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6EDB25A9"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instrText xml:space="preserve"> ADDIN ZOTERO_ITEM CSL_CITATION {"citationID":"QevkYvj3","properties":{"formattedCitation":"(Cartwright; Bradburn; Fuller, 2016; Cartwright; Runhardt, 2018)","plainCitation":"(Cartwright; Bradburn;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Pr="00EF4D59">
        <w:rPr>
          <w:rFonts w:cs="Arial"/>
        </w:rPr>
        <w:t>(Cartwright; Bradburn; Fuller, 2016; Cartwright; Runhardt, 2018)</w:t>
      </w:r>
      <w:r>
        <w:fldChar w:fldCharType="end"/>
      </w:r>
      <w:r>
        <w:t xml:space="preserve">. </w:t>
      </w:r>
      <w:r w:rsidR="00B8080A">
        <w:t>Segundo às autoras os sistemas de medição em saúde exigem que:</w:t>
      </w:r>
    </w:p>
    <w:p w14:paraId="4AE86C5A" w14:textId="77777777" w:rsidR="00F97685" w:rsidRDefault="00F97685" w:rsidP="00F97685">
      <w:pPr>
        <w:pStyle w:val="NormalWeb"/>
        <w:spacing w:before="0" w:beforeAutospacing="0" w:after="0" w:afterAutospacing="0"/>
        <w:ind w:left="1416" w:firstLine="2"/>
        <w:jc w:val="both"/>
      </w:pPr>
      <w:commentRangeStart w:id="2"/>
      <w:r>
        <w:rPr>
          <w:rFonts w:ascii="Arial" w:hAnsi="Arial" w:cs="Arial"/>
          <w:color w:val="000000"/>
        </w:rP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commentRangeEnd w:id="2"/>
      <w:r>
        <w:rPr>
          <w:rStyle w:val="Refdecomentrio"/>
          <w:rFonts w:ascii="Arial" w:eastAsiaTheme="minorHAnsi" w:hAnsi="Arial" w:cstheme="minorBidi"/>
          <w:kern w:val="2"/>
          <w:lang w:eastAsia="en-US"/>
          <w14:ligatures w14:val="standardContextual"/>
        </w:rPr>
        <w:commentReference w:id="2"/>
      </w:r>
    </w:p>
    <w:p w14:paraId="2C69331E" w14:textId="25919D39" w:rsidR="008F4158" w:rsidRPr="00AE35CB" w:rsidRDefault="008F4158" w:rsidP="00B8080A">
      <w:r>
        <w:t>Como alvo de análise propomos</w:t>
      </w:r>
      <w:r w:rsidR="00F97685">
        <w:t xml:space="preserve"> analisar pela </w:t>
      </w:r>
      <w:commentRangeStart w:id="3"/>
      <w:r w:rsidR="00F97685">
        <w:t>ciência complementar</w:t>
      </w:r>
      <w:r>
        <w:t xml:space="preserve"> </w:t>
      </w:r>
      <w:commentRangeEnd w:id="3"/>
      <w:r w:rsidR="00F97685">
        <w:rPr>
          <w:rStyle w:val="Refdecomentrio"/>
        </w:rPr>
        <w:commentReference w:id="3"/>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w:t>
      </w:r>
      <w:proofErr w:type="spellStart"/>
      <w:r>
        <w:t>BackPEI</w:t>
      </w:r>
      <w:proofErr w:type="spellEnd"/>
      <w:r>
        <w:t>). Este sistema de medição</w:t>
      </w:r>
      <w:r w:rsidR="00387624">
        <w:t xml:space="preserve"> foi desenvolvido em 2013 e</w:t>
      </w:r>
      <w:r>
        <w:t xml:space="preserve"> é adequado a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4"/>
      <w:r w:rsidR="005F03ED">
        <w:fldChar w:fldCharType="begin"/>
      </w:r>
      <w:r w:rsidR="002359F8">
        <w:instrText xml:space="preserve"> ADDIN ZOTERO_ITEM CSL_CITATION {"citationID":"i2RIlYYO","properties":{"formattedCitation":"(Bebi\\uc0\\u351{}; Gen\\uc0\\u231{}ba\\uc0\\u351{}, 2019; Mi\\uc0\\u241{}ana-Signes {\\i{}et al.}, 2021; Noll {\\i{}et al.}, 2013a)","plainCitation":"(Bebiş; Gençba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Bebiş; Gençbaş, 2019; Miñana-Signes </w:t>
      </w:r>
      <w:r w:rsidR="002359F8" w:rsidRPr="002359F8">
        <w:rPr>
          <w:rFonts w:cs="Arial"/>
          <w:i/>
          <w:iCs/>
          <w:kern w:val="0"/>
        </w:rPr>
        <w:t>et al.</w:t>
      </w:r>
      <w:r w:rsidR="002359F8" w:rsidRPr="002359F8">
        <w:rPr>
          <w:rFonts w:cs="Arial"/>
          <w:kern w:val="0"/>
        </w:rPr>
        <w:t xml:space="preserve">, 2021; Noll </w:t>
      </w:r>
      <w:r w:rsidR="002359F8" w:rsidRPr="002359F8">
        <w:rPr>
          <w:rFonts w:cs="Arial"/>
          <w:i/>
          <w:iCs/>
          <w:kern w:val="0"/>
        </w:rPr>
        <w:t>et al.</w:t>
      </w:r>
      <w:r w:rsidR="002359F8" w:rsidRPr="002359F8">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4"/>
      <w:r w:rsidR="00387624">
        <w:rPr>
          <w:rStyle w:val="Refdecomentrio"/>
        </w:rPr>
        <w:commentReference w:id="4"/>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w:t>
      </w:r>
      <w:proofErr w:type="spellStart"/>
      <w:r w:rsidR="00387624">
        <w:t>BackPEI</w:t>
      </w:r>
      <w:proofErr w:type="spellEnd"/>
      <w:r w:rsidR="00387624">
        <w:t xml:space="preserve">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8"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 xml:space="preserve">Foram estabelecidos como critério de elegibilidade: publicações a partir de 2013 (ano da publicação da primeira versão do </w:t>
      </w:r>
      <w:proofErr w:type="spellStart"/>
      <w:r>
        <w:t>BackPEI</w:t>
      </w:r>
      <w:proofErr w:type="spellEnd"/>
      <w:r>
        <w:t>)</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w:t>
      </w:r>
      <w:proofErr w:type="spellStart"/>
      <w:r>
        <w:t>BackPEI</w:t>
      </w:r>
      <w:proofErr w:type="spellEnd"/>
      <w:r>
        <w:t xml:space="preserve">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xml:space="preserve">, excetuando apenas o referente à clinimetria por compreenderem também estudos de aplicação do </w:t>
      </w:r>
      <w:proofErr w:type="spellStart"/>
      <w:r w:rsidR="000A23EF">
        <w:t>BackPEI</w:t>
      </w:r>
      <w:proofErr w:type="spellEnd"/>
      <w:r w:rsidR="000A23EF">
        <w:t>.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w:t>
      </w:r>
      <w:proofErr w:type="spellStart"/>
      <w:r w:rsidR="000A23EF">
        <w:t>BackPEI</w:t>
      </w:r>
      <w:proofErr w:type="spellEnd"/>
      <w:r w:rsidR="000A23EF">
        <w:t>" OR "</w:t>
      </w:r>
      <w:proofErr w:type="spellStart"/>
      <w:r w:rsidR="000A23EF">
        <w:t>BackPEI-A</w:t>
      </w:r>
      <w:proofErr w:type="spellEnd"/>
      <w:r w:rsidR="000A23EF">
        <w:t>" OR "</w:t>
      </w:r>
      <w:proofErr w:type="spellStart"/>
      <w:r w:rsidR="000A23EF">
        <w:t>BackPEI</w:t>
      </w:r>
      <w:proofErr w:type="spellEnd"/>
      <w:r w:rsidR="000A23EF">
        <w:t xml:space="preserve">-CA"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w:t>
      </w:r>
      <w:proofErr w:type="spellStart"/>
      <w:r w:rsidR="00E50A79">
        <w:t>BackPEI</w:t>
      </w:r>
      <w:proofErr w:type="spellEnd"/>
      <w:r w:rsidR="00E50A79">
        <w:t xml:space="preserve">,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xml:space="preserve">. A pesquisa de fontes a partir das chaves de busca e das citações dos artigos de clinimetria do </w:t>
      </w:r>
      <w:proofErr w:type="spellStart"/>
      <w:r w:rsidR="00EA0024">
        <w:t>BackPEI</w:t>
      </w:r>
      <w:proofErr w:type="spellEnd"/>
      <w:r w:rsidR="00EA0024">
        <w:t xml:space="preserve">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sendo estabelecido que caso esta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 xml:space="preserve">Na última etapa, os estudos restantes foram divididos entre aqueles que são de aplicação do </w:t>
      </w:r>
      <w:proofErr w:type="spellStart"/>
      <w:r w:rsidR="00114726">
        <w:t>BackPEI</w:t>
      </w:r>
      <w:proofErr w:type="spellEnd"/>
      <w:r w:rsidR="00114726">
        <w:t xml:space="preserve"> o os que são de avaliação ou desenvolvimento de alguma versão do </w:t>
      </w:r>
      <w:proofErr w:type="spellStart"/>
      <w:r w:rsidR="00114726">
        <w:t>BackPEI</w:t>
      </w:r>
      <w:proofErr w:type="spellEnd"/>
      <w:r w:rsidR="00114726">
        <w:t xml:space="preserve">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3FE75244" w14:textId="44C084C0" w:rsidR="00DD05F6" w:rsidRDefault="00E914C2" w:rsidP="00062C6E">
      <w:commentRangeStart w:id="5"/>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commentRangeEnd w:id="5"/>
      <w:r w:rsidR="004031C0">
        <w:rPr>
          <w:rStyle w:val="Refdecomentrio"/>
        </w:rPr>
        <w:commentReference w:id="5"/>
      </w:r>
      <w:r w:rsidR="004031C0">
        <w:t xml:space="preserve">A partir da estrutura proposta </w:t>
      </w:r>
      <w:r w:rsidR="004031C0">
        <w:lastRenderedPageBreak/>
        <w:t xml:space="preserve">por Cartwright e </w:t>
      </w:r>
      <w:proofErr w:type="spellStart"/>
      <w:r w:rsidR="004031C0">
        <w:t>coloboradoras</w:t>
      </w:r>
      <w:proofErr w:type="spellEnd"/>
      <w:r w:rsidR="004031C0">
        <w:t xml:space="preserve"> </w:t>
      </w:r>
      <w:r w:rsidR="004031C0">
        <w:fldChar w:fldCharType="begin"/>
      </w:r>
      <w:r w:rsidR="004031C0">
        <w:instrText xml:space="preserve"> ADDIN ZOTERO_ITEM CSL_CITATION {"citationID":"ppAj4Rle","properties":{"formattedCitation":"(Cartwright; Bradburn; Fuller, 2016; Cartwright; Montuschi, 2018)","plainCitation":"(Cartwright; Bradburn;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Cartwright","given":"Nancy"},{"family":"Bradburn","given":"Norman M."},{"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rsidR="004031C0">
        <w:fldChar w:fldCharType="separate"/>
      </w:r>
      <w:r w:rsidR="004031C0" w:rsidRPr="004031C0">
        <w:rPr>
          <w:rFonts w:cs="Arial"/>
        </w:rPr>
        <w:t xml:space="preserve">(Cartwright; </w:t>
      </w:r>
      <w:proofErr w:type="spellStart"/>
      <w:r w:rsidR="004031C0" w:rsidRPr="004031C0">
        <w:rPr>
          <w:rFonts w:cs="Arial"/>
        </w:rPr>
        <w:t>Bradburn</w:t>
      </w:r>
      <w:proofErr w:type="spellEnd"/>
      <w:r w:rsidR="004031C0" w:rsidRPr="004031C0">
        <w:rPr>
          <w:rFonts w:cs="Arial"/>
        </w:rPr>
        <w:t>; Fuller, 2016; Cartwright; Montuschi, 2018)</w:t>
      </w:r>
      <w:r w:rsidR="004031C0">
        <w:fldChar w:fldCharType="end"/>
      </w:r>
      <w:r w:rsidR="004031C0">
        <w:t xml:space="preserve"> foram extraídas as informações sobre a caracterização, representação e procedimentos para o </w:t>
      </w:r>
      <w:proofErr w:type="spellStart"/>
      <w:r w:rsidR="004031C0">
        <w:t>BackPEI</w:t>
      </w:r>
      <w:proofErr w:type="spellEnd"/>
      <w:r w:rsidR="004031C0">
        <w:t xml:space="preserve"> em cada</w:t>
      </w:r>
      <w:r w:rsidR="00D142C5">
        <w:t xml:space="preserve"> um dos</w:t>
      </w:r>
      <w:r w:rsidR="004031C0">
        <w:t xml:space="preserve"> artigo</w:t>
      </w:r>
      <w:r w:rsidR="00D142C5">
        <w:t xml:space="preserve"> incluídos,</w:t>
      </w:r>
      <w:r w:rsidR="004031C0">
        <w:t xml:space="preserve"> sendo registradas na mesma planilha.</w:t>
      </w:r>
    </w:p>
    <w:p w14:paraId="300B24D9" w14:textId="77777777" w:rsidR="0096625B" w:rsidRDefault="0096625B" w:rsidP="00062C6E"/>
    <w:p w14:paraId="46F2EEEA" w14:textId="77E3FBA7" w:rsidR="001E6B49" w:rsidRDefault="00040147" w:rsidP="00685C2E">
      <w:pPr>
        <w:pStyle w:val="Ttulo1"/>
      </w:pPr>
      <w:r>
        <w:t>RESULTADOS</w:t>
      </w:r>
    </w:p>
    <w:p w14:paraId="539644BE" w14:textId="17433FA5" w:rsidR="00685C2E" w:rsidRDefault="00685C2E" w:rsidP="00685C2E">
      <w:r>
        <w:t xml:space="preserve">O processo de seleção das fontes de evidência está apresentado no diagrama da </w:t>
      </w:r>
      <w:commentRangeStart w:id="6"/>
      <w:r w:rsidRPr="00685C2E">
        <w:rPr>
          <w:b/>
          <w:bCs/>
        </w:rPr>
        <w:t>figura x</w:t>
      </w:r>
      <w:commentRangeEnd w:id="6"/>
      <w:r w:rsidR="003434DC">
        <w:rPr>
          <w:rStyle w:val="Refdecomentrio"/>
        </w:rPr>
        <w:commentReference w:id="6"/>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7190B2D6" w14:textId="76C09289" w:rsidR="00BD572E" w:rsidRDefault="00A519A4" w:rsidP="00685C2E">
      <w:commentRangeStart w:id="7"/>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9">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commentRangeEnd w:id="7"/>
      <w:r w:rsidR="003434DC">
        <w:rPr>
          <w:rStyle w:val="Refdecomentrio"/>
        </w:rPr>
        <w:commentReference w:id="7"/>
      </w:r>
    </w:p>
    <w:p w14:paraId="0FD43DD8" w14:textId="14D846BC" w:rsidR="00782C48" w:rsidRDefault="00782C48" w:rsidP="00685C2E">
      <w:r>
        <w:t xml:space="preserve">As razões para exclusão das possíveis fontes </w:t>
      </w:r>
      <w:r w:rsidR="003434DC">
        <w:t>estão</w:t>
      </w:r>
      <w:r>
        <w:t xml:space="preserve"> apontada</w:t>
      </w:r>
      <w:r w:rsidR="004D5209">
        <w:t>s</w:t>
      </w:r>
      <w:r>
        <w:t xml:space="preserve"> na </w:t>
      </w:r>
      <w:r>
        <w:rPr>
          <w:b/>
          <w:bCs/>
        </w:rPr>
        <w:t>figura x</w:t>
      </w:r>
      <w:r>
        <w:t xml:space="preserve"> sendo que algumas delas descumpriam mais de um critério de elegibilidade.</w:t>
      </w:r>
      <w:r w:rsidR="004D5209">
        <w:t xml:space="preserve"> Nós discriminamos os estudos excluídos que não utilizavam o </w:t>
      </w:r>
      <w:proofErr w:type="spellStart"/>
      <w:r w:rsidR="004D5209">
        <w:t>BackPEI</w:t>
      </w:r>
      <w:proofErr w:type="spellEnd"/>
      <w:r w:rsidR="004D5209">
        <w:t xml:space="preserve"> em </w:t>
      </w:r>
      <w:r w:rsidR="003434DC">
        <w:t>três</w:t>
      </w:r>
      <w:r w:rsidR="004D5209">
        <w:t xml:space="preserve"> categorias: aqueles que avaliam desfechos distintos dos avaliados pelo </w:t>
      </w:r>
      <w:proofErr w:type="spellStart"/>
      <w:r w:rsidR="004D5209">
        <w:t>BackPEI</w:t>
      </w:r>
      <w:proofErr w:type="spellEnd"/>
      <w:r w:rsidR="004D5209">
        <w:t xml:space="preserve"> (desfechos); aqueles que utilizam instrumentos diversos do </w:t>
      </w:r>
      <w:proofErr w:type="spellStart"/>
      <w:r w:rsidR="004D5209">
        <w:t>BackPEI</w:t>
      </w:r>
      <w:proofErr w:type="spellEnd"/>
      <w:r w:rsidR="004D5209">
        <w:t xml:space="preserve">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que esses protocolos 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lastRenderedPageBreak/>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63496B4B"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w:t>
      </w:r>
      <w:proofErr w:type="spellStart"/>
      <w:r>
        <w:t>BackPEI</w:t>
      </w:r>
      <w:proofErr w:type="spellEnd"/>
      <w:r>
        <w:t xml:space="preserve"> </w:t>
      </w:r>
      <w:r>
        <w:fldChar w:fldCharType="begin"/>
      </w:r>
      <w:r>
        <w:instrText xml:space="preserve"> ADDIN ZOTERO_ITEM CSL_CITATION {"citationID":"krHjNTem","properties":{"formattedCitation":"(Antoniolli {\\i{}et al.}, 2015; Bebi\\uc0\\u351{}; Gen\\uc0\\u231{}ba\\uc0\\u351{}, 2019; Candotti {\\i{}et al.}, 2018, 2023; Da Rosa {\\i{}et al.}, 2022; G\\uc0\\u246{}k\\uc0\\u351{}en; Kocaman; Y\\uc0\\u305{}ld\\uc0\\u305{}r\\uc0\\u305{}m, 2023; Mi\\uc0\\u241{}ana-Signes {\\i{}et al.}, 2021; Noll {\\i{}et al.}, 2013a; Pivotto {\\i{}et al.}, 2018)","plainCitation":"(Antoniolli et al., 2015; Bebiş; Gençbaş, 2019; Candotti et al., 2018, 2023; Da Rosa et al., 2022;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519A4">
        <w:rPr>
          <w:rFonts w:cs="Arial"/>
          <w:kern w:val="0"/>
        </w:rPr>
        <w:t xml:space="preserve">(Antoniolli </w:t>
      </w:r>
      <w:r w:rsidRPr="00A519A4">
        <w:rPr>
          <w:rFonts w:cs="Arial"/>
          <w:i/>
          <w:iCs/>
          <w:kern w:val="0"/>
        </w:rPr>
        <w:t>et al.</w:t>
      </w:r>
      <w:r w:rsidRPr="00A519A4">
        <w:rPr>
          <w:rFonts w:cs="Arial"/>
          <w:kern w:val="0"/>
        </w:rPr>
        <w:t xml:space="preserve">, 2015; Bebiş; Gençbaş, 2019; Candotti </w:t>
      </w:r>
      <w:r w:rsidRPr="00A519A4">
        <w:rPr>
          <w:rFonts w:cs="Arial"/>
          <w:i/>
          <w:iCs/>
          <w:kern w:val="0"/>
        </w:rPr>
        <w:t>et al.</w:t>
      </w:r>
      <w:r w:rsidRPr="00A519A4">
        <w:rPr>
          <w:rFonts w:cs="Arial"/>
          <w:kern w:val="0"/>
        </w:rPr>
        <w:t xml:space="preserve">, 2018, 2023; Da Rosa </w:t>
      </w:r>
      <w:r w:rsidRPr="00A519A4">
        <w:rPr>
          <w:rFonts w:cs="Arial"/>
          <w:i/>
          <w:iCs/>
          <w:kern w:val="0"/>
        </w:rPr>
        <w:t>et al.</w:t>
      </w:r>
      <w:r w:rsidRPr="00A519A4">
        <w:rPr>
          <w:rFonts w:cs="Arial"/>
          <w:kern w:val="0"/>
        </w:rPr>
        <w:t xml:space="preserve">, 2022; Gökşen; Kocaman; Yıldırım, 2023; Miñana-Signes </w:t>
      </w:r>
      <w:r w:rsidRPr="00A519A4">
        <w:rPr>
          <w:rFonts w:cs="Arial"/>
          <w:i/>
          <w:iCs/>
          <w:kern w:val="0"/>
        </w:rPr>
        <w:t>et al.</w:t>
      </w:r>
      <w:r w:rsidRPr="00A519A4">
        <w:rPr>
          <w:rFonts w:cs="Arial"/>
          <w:kern w:val="0"/>
        </w:rPr>
        <w:t xml:space="preserve">, 2021; Noll </w:t>
      </w:r>
      <w:r w:rsidRPr="00A519A4">
        <w:rPr>
          <w:rFonts w:cs="Arial"/>
          <w:i/>
          <w:iCs/>
          <w:kern w:val="0"/>
        </w:rPr>
        <w:t>et al.</w:t>
      </w:r>
      <w:r w:rsidRPr="00A519A4">
        <w:rPr>
          <w:rFonts w:cs="Arial"/>
          <w:kern w:val="0"/>
        </w:rPr>
        <w:t xml:space="preserve">, 2013a; Pivotto </w:t>
      </w:r>
      <w:r w:rsidRPr="00A519A4">
        <w:rPr>
          <w:rFonts w:cs="Arial"/>
          <w:i/>
          <w:iCs/>
          <w:kern w:val="0"/>
        </w:rPr>
        <w:t>et al.</w:t>
      </w:r>
      <w:r w:rsidRPr="00A519A4">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w:t>
      </w:r>
      <w:proofErr w:type="spellStart"/>
      <w:r w:rsidR="00A43DDD">
        <w:t>BackPEI</w:t>
      </w:r>
      <w:proofErr w:type="spellEnd"/>
      <w:r w:rsidR="00A43DDD">
        <w:t xml:space="preserve">, pois trata-se de uma pesquisa de clinimetria e o </w:t>
      </w:r>
      <w:proofErr w:type="spellStart"/>
      <w:r w:rsidR="00A43DDD">
        <w:t>BacKPEI</w:t>
      </w:r>
      <w:proofErr w:type="spellEnd"/>
      <w:r w:rsidR="00A43DDD">
        <w:t xml:space="preserve"> foi utilizado no desenvolvimento do BABAQ.</w:t>
      </w:r>
    </w:p>
    <w:p w14:paraId="0FE46974" w14:textId="2230E496" w:rsidR="00A43DDD" w:rsidRDefault="00A43DDD" w:rsidP="00685C2E">
      <w:r>
        <w:t xml:space="preserve">Foram identificadas </w:t>
      </w:r>
      <w:r w:rsidR="003434DC">
        <w:t>oito</w:t>
      </w:r>
      <w:r>
        <w:t xml:space="preserve"> diferentes versões do </w:t>
      </w:r>
      <w:proofErr w:type="spellStart"/>
      <w:r>
        <w:t>BackPEI</w:t>
      </w:r>
      <w:proofErr w:type="spellEnd"/>
      <w:r>
        <w:t xml:space="preserve"> e seu desenvolvimento e avaliação estão expostos na </w:t>
      </w:r>
      <w:r w:rsidRPr="00A43DDD">
        <w:rPr>
          <w:b/>
          <w:bCs/>
        </w:rPr>
        <w:t>figura x</w:t>
      </w:r>
      <w:r>
        <w:rPr>
          <w:b/>
          <w:bCs/>
        </w:rPr>
        <w:t xml:space="preserve">. </w:t>
      </w:r>
      <w:r>
        <w:t xml:space="preserve">Em 2013 </w:t>
      </w:r>
      <w:r w:rsidR="003434DC">
        <w:t>foi realizado desenvolvido</w:t>
      </w:r>
      <w:r>
        <w:t xml:space="preserve"> o desenvolvimento da versão</w:t>
      </w:r>
      <w:r w:rsidR="003E55C8">
        <w:t xml:space="preserve"> original</w:t>
      </w:r>
      <w:r>
        <w:t xml:space="preserve"> do </w:t>
      </w:r>
      <w:proofErr w:type="spellStart"/>
      <w:r>
        <w:t>BackPEI</w:t>
      </w:r>
      <w:proofErr w:type="spellEnd"/>
      <w:r>
        <w:t xml:space="preserve">,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w:t>
      </w:r>
      <w:commentRangeStart w:id="8"/>
      <w:r>
        <w:t xml:space="preserve">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w:t>
      </w:r>
      <w:commentRangeEnd w:id="8"/>
      <w:r>
        <w:rPr>
          <w:rStyle w:val="Refdecomentrio"/>
        </w:rPr>
        <w:commentReference w:id="8"/>
      </w:r>
      <w:r>
        <w:t xml:space="preserve"> Originalmente o </w:t>
      </w:r>
      <w:proofErr w:type="spellStart"/>
      <w:r>
        <w:t>BackPEI</w:t>
      </w:r>
      <w:proofErr w:type="spellEnd"/>
      <w:r>
        <w:t xml:space="preserve"> se dedicava a dor lombar e fatores de risco e era destinado a crianças em idade escolar. Em 2018</w:t>
      </w:r>
      <w:r w:rsidR="003E55C8">
        <w:t xml:space="preserve"> também</w:t>
      </w:r>
      <w:r>
        <w:t xml:space="preserve"> </w:t>
      </w:r>
      <w:r w:rsidR="003434DC">
        <w:t>foi</w:t>
      </w:r>
      <w:r>
        <w:t xml:space="preserve"> elaborado o </w:t>
      </w:r>
      <w:proofErr w:type="spellStart"/>
      <w:r>
        <w:t>BackPEI-A</w:t>
      </w:r>
      <w:proofErr w:type="spellEnd"/>
      <w:r w:rsidR="003E55C8">
        <w:t>, destinado a adultos e que inclui, além da dor lombar e fatores de risco, a dor cervical e seus fatores risco</w:t>
      </w:r>
      <w:r w:rsidR="003434DC">
        <w:t>, já</w:t>
      </w:r>
      <w:r w:rsidR="003E55C8">
        <w:t xml:space="preserve"> contando com um sistema de pontuação. </w:t>
      </w:r>
      <w:r w:rsidR="003434DC">
        <w:t xml:space="preserve">O </w:t>
      </w:r>
      <w:proofErr w:type="spellStart"/>
      <w:r w:rsidR="003434DC">
        <w:t>BackPEI-A</w:t>
      </w:r>
      <w:proofErr w:type="spellEnd"/>
      <w:r w:rsidR="003434DC">
        <w:t xml:space="preserve">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proofErr w:type="spellStart"/>
      <w:r w:rsidR="003E55C8">
        <w:t>BackPEI</w:t>
      </w:r>
      <w:proofErr w:type="spellEnd"/>
      <w:r w:rsidR="003E55C8">
        <w:t xml:space="preserve">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220253">
        <w:instrText xml:space="preserve"> ADDIN ZOTERO_ITEM CSL_CITATION {"citationID":"3GzPhkLN","properties":{"formattedCitation":"(Bebi\\uc0\\u351{}; Gen\\uc0\\u231{}ba\\uc0\\u351{}, 2019)","plainCitation":"(Bebiş; Gençba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Bebiş","given":"Hatice"},{"family":"Gençbaş","given":"Dercan"}],"issued":{"date-parts":[["2019"]]}}}],"schema":"https://github.com/citation-style-language/schema/raw/master/csl-citation.json"} </w:instrText>
      </w:r>
      <w:r w:rsidR="00220253">
        <w:fldChar w:fldCharType="separate"/>
      </w:r>
      <w:r w:rsidR="00220253" w:rsidRPr="00220253">
        <w:rPr>
          <w:rFonts w:cs="Arial"/>
          <w:kern w:val="0"/>
        </w:rPr>
        <w:t>(Bebiş; Gençbaş, 2019)</w:t>
      </w:r>
      <w:r w:rsidR="00220253">
        <w:fldChar w:fldCharType="end"/>
      </w:r>
      <w:r w:rsidR="00220253">
        <w:t xml:space="preserve"> e a versão em espanhol é desenvolvida em 2021 a partir da versão em </w:t>
      </w:r>
      <w:r w:rsidR="00220253">
        <w:lastRenderedPageBreak/>
        <w:t xml:space="preserve">português do </w:t>
      </w:r>
      <w:proofErr w:type="spellStart"/>
      <w:r w:rsidR="00220253">
        <w:t>BackPEI</w:t>
      </w:r>
      <w:proofErr w:type="spellEnd"/>
      <w:r w:rsidR="00220253">
        <w:t xml:space="preserve">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w:t>
      </w:r>
      <w:proofErr w:type="spellStart"/>
      <w:r w:rsidR="00220253">
        <w:t>BackPEI</w:t>
      </w:r>
      <w:proofErr w:type="spellEnd"/>
      <w:r w:rsidR="00220253">
        <w:t xml:space="preserve"> e </w:t>
      </w:r>
      <w:proofErr w:type="spellStart"/>
      <w:r w:rsidR="00220253">
        <w:t>BackPEI-A</w:t>
      </w:r>
      <w:proofErr w:type="spellEnd"/>
      <w:r w:rsidR="00220253">
        <w:t xml:space="preserve"> </w:t>
      </w:r>
      <w:r w:rsidR="003434DC">
        <w:t>foi desenvolvido</w:t>
      </w:r>
      <w:r w:rsidR="00220253">
        <w:t xml:space="preserve"> um novo sistema de medição</w:t>
      </w:r>
      <w:r w:rsidR="00B14AD2">
        <w:t>, o</w:t>
      </w:r>
      <w:r w:rsidR="00220253">
        <w:t xml:space="preserve"> </w:t>
      </w:r>
      <w:proofErr w:type="spellStart"/>
      <w:r w:rsidR="00220253">
        <w:t>BackPEI</w:t>
      </w:r>
      <w:proofErr w:type="spellEnd"/>
      <w:r w:rsidR="00220253">
        <w:t>-CA.</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w:t>
      </w:r>
      <w:proofErr w:type="spellStart"/>
      <w:r w:rsidR="00B14AD2">
        <w:t>BackPEI-A</w:t>
      </w:r>
      <w:proofErr w:type="spellEnd"/>
      <w:r w:rsidR="00B14AD2">
        <w:t xml:space="preserve">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41DDB30F" w14:textId="21066B96" w:rsidR="00B604AE" w:rsidRDefault="00B604AE" w:rsidP="00685C2E">
      <w:commentRangeStart w:id="9"/>
      <w:commentRangeStart w:id="10"/>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commentRangeEnd w:id="9"/>
      <w:commentRangeEnd w:id="10"/>
      <w:r w:rsidR="007118B6">
        <w:rPr>
          <w:rStyle w:val="Refdecomentrio"/>
        </w:rPr>
        <w:commentReference w:id="10"/>
      </w:r>
      <w:r>
        <w:rPr>
          <w:rStyle w:val="Refdecomentrio"/>
        </w:rPr>
        <w:commentReference w:id="9"/>
      </w:r>
    </w:p>
    <w:p w14:paraId="40254C18" w14:textId="77777777" w:rsidR="00A56B12" w:rsidRPr="00A43DDD" w:rsidRDefault="00A56B12" w:rsidP="00685C2E"/>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6:00Z" w:initials="LB">
    <w:p w14:paraId="51919C6D" w14:textId="605E6166" w:rsidR="00F97685" w:rsidRDefault="00F97685">
      <w:pPr>
        <w:pStyle w:val="Textodecomentrio"/>
      </w:pPr>
      <w:r>
        <w:rPr>
          <w:rStyle w:val="Refdecomentrio"/>
        </w:rPr>
        <w:annotationRef/>
      </w:r>
      <w:r>
        <w:t>Formatar</w:t>
      </w:r>
    </w:p>
  </w:comment>
  <w:comment w:id="3"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4"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5" w:author="Lucas Beraldo" w:date="2025-04-22T20:55:00Z" w:initials="LB">
    <w:p w14:paraId="319CE4F6" w14:textId="1EC1D13A" w:rsidR="004031C0" w:rsidRDefault="004031C0">
      <w:pPr>
        <w:pStyle w:val="Textodecomentrio"/>
      </w:pPr>
      <w:r>
        <w:rPr>
          <w:rStyle w:val="Refdecomentrio"/>
        </w:rPr>
        <w:annotationRef/>
      </w:r>
      <w:r>
        <w:t>Eu fiz até aqui.</w:t>
      </w:r>
    </w:p>
  </w:comment>
  <w:comment w:id="6" w:author="Lucas Beraldo" w:date="2025-05-02T10:34:00Z" w:initials="LB">
    <w:p w14:paraId="251713A2" w14:textId="79E90B48" w:rsidR="003434DC" w:rsidRDefault="003434DC">
      <w:pPr>
        <w:pStyle w:val="Textodecomentrio"/>
      </w:pPr>
      <w:r>
        <w:rPr>
          <w:rStyle w:val="Refdecomentrio"/>
        </w:rPr>
        <w:annotationRef/>
      </w:r>
      <w:r>
        <w:t>Ajeitar logo isso</w:t>
      </w:r>
    </w:p>
  </w:comment>
  <w:comment w:id="7" w:author="Lucas Beraldo" w:date="2025-05-02T10:34:00Z" w:initials="LB">
    <w:p w14:paraId="09ED53DE" w14:textId="1EF71AE0" w:rsidR="003434DC" w:rsidRDefault="003434DC">
      <w:pPr>
        <w:pStyle w:val="Textodecomentrio"/>
      </w:pPr>
      <w:r>
        <w:rPr>
          <w:rStyle w:val="Refdecomentrio"/>
        </w:rPr>
        <w:annotationRef/>
      </w:r>
      <w:r>
        <w:t>Fluxograma do processo de seleção dos artigos</w:t>
      </w:r>
    </w:p>
  </w:comment>
  <w:comment w:id="8" w:author="Lucas Beraldo" w:date="2025-04-30T10:41:00Z" w:initials="LB">
    <w:p w14:paraId="454C8D45" w14:textId="278768DF" w:rsidR="00A43DDD" w:rsidRDefault="00A43DDD">
      <w:pPr>
        <w:pStyle w:val="Textodecomentrio"/>
      </w:pPr>
      <w:r>
        <w:rPr>
          <w:rStyle w:val="Refdecomentrio"/>
        </w:rPr>
        <w:annotationRef/>
      </w:r>
      <w:r>
        <w:t>Explicar o sistema de pontuação?</w:t>
      </w:r>
    </w:p>
  </w:comment>
  <w:comment w:id="10" w:author="Lucas Beraldo" w:date="2025-05-02T10:42:00Z" w:initials="LB">
    <w:p w14:paraId="3BEF128E" w14:textId="70616932" w:rsidR="007118B6" w:rsidRDefault="007118B6">
      <w:pPr>
        <w:pStyle w:val="Textodecomentrio"/>
      </w:pPr>
      <w:r>
        <w:rPr>
          <w:rStyle w:val="Refdecomentrio"/>
        </w:rPr>
        <w:annotationRef/>
      </w:r>
      <w:r w:rsidRPr="007118B6">
        <w:t xml:space="preserve">Linha do tempo do </w:t>
      </w:r>
      <w:proofErr w:type="spellStart"/>
      <w:r w:rsidRPr="007118B6">
        <w:t>BackPEI</w:t>
      </w:r>
      <w:proofErr w:type="spellEnd"/>
    </w:p>
  </w:comment>
  <w:comment w:id="9" w:author="Lucas Beraldo" w:date="2025-04-30T11:12:00Z" w:initials="LB">
    <w:p w14:paraId="16794D26" w14:textId="43FC8DDF" w:rsidR="00B604AE" w:rsidRDefault="00B604AE">
      <w:pPr>
        <w:pStyle w:val="Textodecomentrio"/>
      </w:pPr>
      <w:r>
        <w:rPr>
          <w:rStyle w:val="Refdecomentrio"/>
        </w:rPr>
        <w:annotationRef/>
      </w:r>
      <w:r>
        <w:t xml:space="preserve">Essa é a imagem que eu te mandei semana passada. </w:t>
      </w:r>
      <w:proofErr w:type="gramStart"/>
      <w:r>
        <w:t>Por um lado</w:t>
      </w:r>
      <w:proofErr w:type="gramEnd"/>
      <w:r>
        <w:t xml:space="preserve"> eu acho que ela está bem boa, pois me ajudou bastante a entender a evolução do </w:t>
      </w:r>
      <w:proofErr w:type="spellStart"/>
      <w:r>
        <w:t>BackPEI</w:t>
      </w:r>
      <w:proofErr w:type="spellEnd"/>
      <w:r>
        <w:t xml:space="preserve"> e a escrever o texto. </w:t>
      </w:r>
      <w:proofErr w:type="gramStart"/>
      <w:r>
        <w:t>Por outro lado</w:t>
      </w:r>
      <w:proofErr w:type="gramEnd"/>
      <w:r>
        <w:t xml:space="preserve"> eu acho que ela está bem ruim pois não sei se dá pra entender muito bem. Agora que eu coloquei no texto até que não achei tão ruim, pensei que as letras iam ficar </w:t>
      </w:r>
      <w:proofErr w:type="spellStart"/>
      <w:r>
        <w:t>muuuuuito</w:t>
      </w:r>
      <w:proofErr w:type="spellEnd"/>
      <w:r>
        <w:t xml:space="preserve"> pequenas e a imagem no geral </w:t>
      </w:r>
      <w:proofErr w:type="spellStart"/>
      <w:r>
        <w:t>muuuuuito</w:t>
      </w:r>
      <w:proofErr w:type="spellEnd"/>
      <w:r>
        <w:t xml:space="preserve"> grandes.</w:t>
      </w:r>
      <w:r w:rsidR="00123FEF">
        <w:t xml:space="preserve"> Acho que dá pra melhorar aumentando o tamanho da fonte e tentando “desembaraçar” mais as linhas. E acho que alguma adequação do texto ainda vai ter que ser feita.</w:t>
      </w:r>
      <w:r>
        <w:t xml:space="preserve"> Mas diz aí o que você acha e se fazemos uma mudança</w:t>
      </w:r>
      <w:r w:rsidR="00123FEF">
        <w:t xml:space="preserve"> mais drástica</w:t>
      </w:r>
      <w:r>
        <w:t xml:space="preserve"> no layout</w:t>
      </w:r>
      <w:r w:rsidR="00123FEF">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51919C6D" w15:done="0"/>
  <w15:commentEx w15:paraId="00353440" w15:done="0"/>
  <w15:commentEx w15:paraId="626EB56A" w15:done="0"/>
  <w15:commentEx w15:paraId="319CE4F6" w15:done="0"/>
  <w15:commentEx w15:paraId="251713A2" w15:done="0"/>
  <w15:commentEx w15:paraId="09ED53DE" w15:done="0"/>
  <w15:commentEx w15:paraId="454C8D45" w15:done="0"/>
  <w15:commentEx w15:paraId="3BEF128E" w15:done="0"/>
  <w15:commentEx w15:paraId="16794D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1CBCF4BB" w16cex:dateUtc="2025-05-02T13:26:00Z"/>
  <w16cex:commentExtensible w16cex:durableId="2957C288" w16cex:dateUtc="2025-05-02T13:27:00Z"/>
  <w16cex:commentExtensible w16cex:durableId="2B715147" w16cex:dateUtc="2025-04-22T14:50:00Z"/>
  <w16cex:commentExtensible w16cex:durableId="581EF691" w16cex:dateUtc="2025-04-22T23:55:00Z"/>
  <w16cex:commentExtensible w16cex:durableId="4581CB3F" w16cex:dateUtc="2025-05-02T13:34:00Z"/>
  <w16cex:commentExtensible w16cex:durableId="3832BE17" w16cex:dateUtc="2025-05-02T13:34:00Z"/>
  <w16cex:commentExtensible w16cex:durableId="4C1F942A" w16cex:dateUtc="2025-04-30T13:41:00Z"/>
  <w16cex:commentExtensible w16cex:durableId="638062FA" w16cex:dateUtc="2025-05-02T13:42:00Z"/>
  <w16cex:commentExtensible w16cex:durableId="6083F73C" w16cex:dateUtc="2025-04-30T14: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51919C6D" w16cid:durableId="1CBCF4BB"/>
  <w16cid:commentId w16cid:paraId="00353440" w16cid:durableId="2957C288"/>
  <w16cid:commentId w16cid:paraId="626EB56A" w16cid:durableId="2B715147"/>
  <w16cid:commentId w16cid:paraId="319CE4F6" w16cid:durableId="581EF691"/>
  <w16cid:commentId w16cid:paraId="251713A2" w16cid:durableId="4581CB3F"/>
  <w16cid:commentId w16cid:paraId="09ED53DE" w16cid:durableId="3832BE17"/>
  <w16cid:commentId w16cid:paraId="454C8D45" w16cid:durableId="4C1F942A"/>
  <w16cid:commentId w16cid:paraId="3BEF128E" w16cid:durableId="638062FA"/>
  <w16cid:commentId w16cid:paraId="16794D26" w16cid:durableId="6083F7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062C6E"/>
    <w:rsid w:val="00084270"/>
    <w:rsid w:val="000A0591"/>
    <w:rsid w:val="000A23EF"/>
    <w:rsid w:val="000D0CF4"/>
    <w:rsid w:val="000E1494"/>
    <w:rsid w:val="00104AED"/>
    <w:rsid w:val="0010654A"/>
    <w:rsid w:val="00114726"/>
    <w:rsid w:val="00123FEF"/>
    <w:rsid w:val="001A3EC4"/>
    <w:rsid w:val="001E6B49"/>
    <w:rsid w:val="00217A89"/>
    <w:rsid w:val="00220253"/>
    <w:rsid w:val="002359F8"/>
    <w:rsid w:val="00265D4B"/>
    <w:rsid w:val="00295721"/>
    <w:rsid w:val="002D1018"/>
    <w:rsid w:val="00300C47"/>
    <w:rsid w:val="0033371D"/>
    <w:rsid w:val="00333742"/>
    <w:rsid w:val="003434DC"/>
    <w:rsid w:val="0036679F"/>
    <w:rsid w:val="00387624"/>
    <w:rsid w:val="003965BD"/>
    <w:rsid w:val="003A1FDB"/>
    <w:rsid w:val="003E55C8"/>
    <w:rsid w:val="003F65E3"/>
    <w:rsid w:val="004031C0"/>
    <w:rsid w:val="00443AB0"/>
    <w:rsid w:val="00447621"/>
    <w:rsid w:val="00461416"/>
    <w:rsid w:val="00482CA8"/>
    <w:rsid w:val="004C23A2"/>
    <w:rsid w:val="004C32AB"/>
    <w:rsid w:val="004D5209"/>
    <w:rsid w:val="00552241"/>
    <w:rsid w:val="005744EC"/>
    <w:rsid w:val="005832BF"/>
    <w:rsid w:val="005C0605"/>
    <w:rsid w:val="005D5A87"/>
    <w:rsid w:val="005F03ED"/>
    <w:rsid w:val="00615B56"/>
    <w:rsid w:val="00685C2E"/>
    <w:rsid w:val="007118B6"/>
    <w:rsid w:val="0072227D"/>
    <w:rsid w:val="00782C48"/>
    <w:rsid w:val="007D34A7"/>
    <w:rsid w:val="007F0C84"/>
    <w:rsid w:val="00812EEA"/>
    <w:rsid w:val="008D358E"/>
    <w:rsid w:val="008F4158"/>
    <w:rsid w:val="0090110C"/>
    <w:rsid w:val="00950D33"/>
    <w:rsid w:val="0096625B"/>
    <w:rsid w:val="00A00C0D"/>
    <w:rsid w:val="00A43DDD"/>
    <w:rsid w:val="00A519A4"/>
    <w:rsid w:val="00A56B12"/>
    <w:rsid w:val="00A75950"/>
    <w:rsid w:val="00AE1D0D"/>
    <w:rsid w:val="00AE35CB"/>
    <w:rsid w:val="00B14AD2"/>
    <w:rsid w:val="00B604AE"/>
    <w:rsid w:val="00B8080A"/>
    <w:rsid w:val="00BB10E7"/>
    <w:rsid w:val="00BD572E"/>
    <w:rsid w:val="00C04196"/>
    <w:rsid w:val="00C27B98"/>
    <w:rsid w:val="00C75E8A"/>
    <w:rsid w:val="00CA3BA6"/>
    <w:rsid w:val="00CD5FF1"/>
    <w:rsid w:val="00CF2A1E"/>
    <w:rsid w:val="00D0062A"/>
    <w:rsid w:val="00D142C5"/>
    <w:rsid w:val="00D2684B"/>
    <w:rsid w:val="00D428E0"/>
    <w:rsid w:val="00D438F7"/>
    <w:rsid w:val="00D718BF"/>
    <w:rsid w:val="00DD05F6"/>
    <w:rsid w:val="00E10B02"/>
    <w:rsid w:val="00E44B18"/>
    <w:rsid w:val="00E50A79"/>
    <w:rsid w:val="00E644B2"/>
    <w:rsid w:val="00E914C2"/>
    <w:rsid w:val="00EA0024"/>
    <w:rsid w:val="00EB649E"/>
    <w:rsid w:val="00EC3269"/>
    <w:rsid w:val="00EF4D59"/>
    <w:rsid w:val="00F060AB"/>
    <w:rsid w:val="00F10DF7"/>
    <w:rsid w:val="00F15547"/>
    <w:rsid w:val="00F15868"/>
    <w:rsid w:val="00F23FBC"/>
    <w:rsid w:val="00F8100D"/>
    <w:rsid w:val="00F97685"/>
    <w:rsid w:val="00FC59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lucasmberaldo/10-anos-de-back-pei" TargetMode="External"/><Relationship Id="rId13" Type="http://schemas.openxmlformats.org/officeDocument/2006/relationships/theme" Target="theme/theme1.xml"/><Relationship Id="rId3" Type="http://schemas.openxmlformats.org/officeDocument/2006/relationships/webSettings" Target="webSettings.xml"/><Relationship Id="rId7" Type="http://schemas.microsoft.com/office/2018/08/relationships/commentsExtensible" Target="commentsExtensible.xm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fontTable" Target="fontTable.xml"/><Relationship Id="rId5" Type="http://schemas.microsoft.com/office/2011/relationships/commentsExtended" Target="commentsExtended.xml"/><Relationship Id="rId10" Type="http://schemas.openxmlformats.org/officeDocument/2006/relationships/image" Target="media/image2.png"/><Relationship Id="rId4" Type="http://schemas.openxmlformats.org/officeDocument/2006/relationships/comments" Target="comments.xml"/><Relationship Id="rId9"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643</TotalTime>
  <Pages>8</Pages>
  <Words>17560</Words>
  <Characters>94827</Characters>
  <Application>Microsoft Office Word</Application>
  <DocSecurity>0</DocSecurity>
  <Lines>790</Lines>
  <Paragraphs>2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2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45</cp:revision>
  <dcterms:created xsi:type="dcterms:W3CDTF">2025-03-12T15:42:00Z</dcterms:created>
  <dcterms:modified xsi:type="dcterms:W3CDTF">2025-05-0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HWEY41qM"/&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